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A9FB47" w14:textId="1819A5E4" w:rsidR="005D664A" w:rsidRPr="005D664A" w:rsidRDefault="00ED038F" w:rsidP="005D664A">
      <w:pPr>
        <w:jc w:val="center"/>
        <w:rPr>
          <w:rFonts w:asciiTheme="majorHAnsi" w:hAnsiTheme="majorHAnsi" w:cstheme="majorHAnsi"/>
          <w:sz w:val="40"/>
          <w:szCs w:val="40"/>
        </w:rPr>
      </w:pPr>
      <w:r w:rsidRPr="005D664A">
        <w:rPr>
          <w:rFonts w:asciiTheme="majorHAnsi" w:hAnsiTheme="majorHAnsi" w:cstheme="majorHAnsi"/>
          <w:sz w:val="40"/>
          <w:szCs w:val="40"/>
        </w:rPr>
        <w:t xml:space="preserve">Future improvements </w:t>
      </w:r>
    </w:p>
    <w:p w14:paraId="14C4B4EC" w14:textId="3E46EE99" w:rsidR="005D664A" w:rsidRDefault="005D664A" w:rsidP="005D664A">
      <w:r>
        <w:t>After weeks of research</w:t>
      </w:r>
      <w:r w:rsidR="003A1682">
        <w:t>ing</w:t>
      </w:r>
      <w:r w:rsidR="00F1732F">
        <w:t xml:space="preserve"> and study</w:t>
      </w:r>
      <w:r w:rsidR="003A1682">
        <w:t>ing our project and its market</w:t>
      </w:r>
      <w:r>
        <w:t xml:space="preserve">, thinking </w:t>
      </w:r>
      <w:r w:rsidR="003A1682">
        <w:t xml:space="preserve">thoroughly </w:t>
      </w:r>
      <w:r>
        <w:t xml:space="preserve">about what features we could improve </w:t>
      </w:r>
      <w:r w:rsidR="003A1682">
        <w:t>in</w:t>
      </w:r>
      <w:r>
        <w:t xml:space="preserve"> our baby monitor we have </w:t>
      </w:r>
      <w:r w:rsidR="009B400A" w:rsidRPr="009B400A">
        <w:rPr>
          <w:color w:val="000000" w:themeColor="text1"/>
        </w:rPr>
        <w:t xml:space="preserve">discovered </w:t>
      </w:r>
      <w:r>
        <w:t>some brilliant ideas in which will transform our minor project into the baby-monitor every family will want in their home</w:t>
      </w:r>
      <w:r w:rsidR="00F1732F">
        <w:t xml:space="preserve"> utilizing</w:t>
      </w:r>
      <w:r w:rsidR="003A1682">
        <w:t xml:space="preserve"> </w:t>
      </w:r>
      <w:r w:rsidR="00F1732F">
        <w:t>I</w:t>
      </w:r>
      <w:r w:rsidR="003A1682">
        <w:t xml:space="preserve">nternet </w:t>
      </w:r>
      <w:r w:rsidR="00F1732F">
        <w:t>o</w:t>
      </w:r>
      <w:r w:rsidR="003A1682">
        <w:t xml:space="preserve">f </w:t>
      </w:r>
      <w:r w:rsidR="00F1732F">
        <w:t>T</w:t>
      </w:r>
      <w:r w:rsidR="003A1682">
        <w:t>hings to interconnect objects that can collect and transfer data</w:t>
      </w:r>
      <w:r w:rsidR="00F1732F">
        <w:t xml:space="preserve"> </w:t>
      </w:r>
      <w:r w:rsidR="003A1682">
        <w:t>with the aided help of Application Programming Interfaces</w:t>
      </w:r>
      <w:r>
        <w:t>. In the following document I have listed the ideas in which we believe will not only be future improvements</w:t>
      </w:r>
      <w:r w:rsidR="003A1682">
        <w:t xml:space="preserve"> for our </w:t>
      </w:r>
      <w:r w:rsidR="009E1A01">
        <w:t>project but</w:t>
      </w:r>
      <w:r>
        <w:t xml:space="preserve"> </w:t>
      </w:r>
      <w:r w:rsidR="003A1682">
        <w:t>will be some of the</w:t>
      </w:r>
      <w:r>
        <w:t xml:space="preserve"> reasons as to why this will be the ideal baby-monitor</w:t>
      </w:r>
      <w:r w:rsidR="003A1682">
        <w:t xml:space="preserve"> for every home</w:t>
      </w:r>
      <w:r>
        <w:t>.</w:t>
      </w:r>
    </w:p>
    <w:p w14:paraId="032D908E" w14:textId="01BF8A71" w:rsidR="005D664A" w:rsidRPr="005D664A" w:rsidRDefault="009F797C" w:rsidP="005D664A">
      <w:pPr>
        <w:jc w:val="center"/>
        <w:rPr>
          <w:rFonts w:asciiTheme="majorHAnsi" w:hAnsiTheme="majorHAnsi" w:cstheme="majorHAnsi"/>
          <w:sz w:val="32"/>
          <w:szCs w:val="32"/>
        </w:rPr>
      </w:pPr>
      <w:r>
        <w:rPr>
          <w:rFonts w:asciiTheme="majorHAnsi" w:hAnsiTheme="majorHAnsi" w:cstheme="majorHAnsi"/>
          <w:sz w:val="32"/>
          <w:szCs w:val="32"/>
        </w:rPr>
        <w:t>Motorised LED</w:t>
      </w:r>
      <w:r w:rsidR="005D664A" w:rsidRPr="005D664A">
        <w:rPr>
          <w:rFonts w:asciiTheme="majorHAnsi" w:hAnsiTheme="majorHAnsi" w:cstheme="majorHAnsi"/>
          <w:sz w:val="32"/>
          <w:szCs w:val="32"/>
        </w:rPr>
        <w:t xml:space="preserve"> Globe</w:t>
      </w:r>
    </w:p>
    <w:p w14:paraId="6DE787B0" w14:textId="6616DB13" w:rsidR="00E66F61" w:rsidRDefault="00E66F61" w:rsidP="00E66F61">
      <w:r>
        <w:t xml:space="preserve">During our survey that we conducted on several parents and a local crèche it was brought to our attention that there was a want of the parents for colourful reflections in the room or on the ceiling to help soothe the baby. Over 50% of the people who took part in the survey rated the feature of a nightlight either 4 or 5 out of a possible 5. </w:t>
      </w:r>
    </w:p>
    <w:p w14:paraId="746C7AEF" w14:textId="22BB04AB" w:rsidR="00305F50" w:rsidRDefault="005D664A" w:rsidP="00F1732F">
      <w:r>
        <w:t>This will ideally be a</w:t>
      </w:r>
      <w:r w:rsidR="00305F50">
        <w:t xml:space="preserve"> globe made from plastic with different shape’s cut from paper which </w:t>
      </w:r>
      <w:r>
        <w:t>will have</w:t>
      </w:r>
      <w:r w:rsidR="00305F50">
        <w:t xml:space="preserve"> a re-adherable strip of glue on its back, </w:t>
      </w:r>
      <w:proofErr w:type="gramStart"/>
      <w:r w:rsidR="00305F50">
        <w:t>similar to</w:t>
      </w:r>
      <w:proofErr w:type="gramEnd"/>
      <w:r w:rsidR="00305F50">
        <w:t xml:space="preserve"> a post-it note. These shapes can then be stuck onto the plastic globe and when the LED emits light it w</w:t>
      </w:r>
      <w:r w:rsidR="00F1732F">
        <w:t>ill</w:t>
      </w:r>
      <w:r w:rsidR="00305F50">
        <w:t xml:space="preserve"> also project a shadow of a shape</w:t>
      </w:r>
      <w:r w:rsidR="00F1732F">
        <w:t>.</w:t>
      </w:r>
      <w:r>
        <w:t xml:space="preserve"> </w:t>
      </w:r>
      <w:r w:rsidR="00F1732F">
        <w:t>T</w:t>
      </w:r>
      <w:r>
        <w:t>his shape can then be changed depending on the child</w:t>
      </w:r>
      <w:r w:rsidR="00F1732F">
        <w:t>’s likes and interests</w:t>
      </w:r>
      <w:r w:rsidR="00B057CE">
        <w:t xml:space="preserve">. </w:t>
      </w:r>
      <w:r w:rsidR="00F1732F">
        <w:t>This could lead to more scalability opening another market for our device which would then include accessories.</w:t>
      </w:r>
    </w:p>
    <w:p w14:paraId="5E2FEE43" w14:textId="2F0183F8" w:rsidR="00305F50" w:rsidRDefault="005D664A" w:rsidP="00F1732F">
      <w:r>
        <w:t xml:space="preserve">The globe itself will be attached to a motor which will spin </w:t>
      </w:r>
      <w:r w:rsidR="00F1732F">
        <w:t>at different</w:t>
      </w:r>
      <w:r>
        <w:t xml:space="preserve"> speed</w:t>
      </w:r>
      <w:r w:rsidR="00F1732F">
        <w:t>’s depending on the setting chosen</w:t>
      </w:r>
      <w:r w:rsidR="003A1682">
        <w:t xml:space="preserve"> by the user</w:t>
      </w:r>
      <w:r w:rsidR="00F1732F">
        <w:t xml:space="preserve">. </w:t>
      </w:r>
      <w:r w:rsidR="00313A92">
        <w:t>The different speed setting’s</w:t>
      </w:r>
      <w:r w:rsidR="00F1732F">
        <w:t xml:space="preserve"> will be chosen through our application and will include three different speeds.</w:t>
      </w:r>
    </w:p>
    <w:p w14:paraId="0A126C56" w14:textId="1477ED6E" w:rsidR="004635A7" w:rsidRDefault="00D60835" w:rsidP="004635A7">
      <w:r>
        <w:t xml:space="preserve">A lot of babies when they </w:t>
      </w:r>
      <w:r w:rsidR="004635A7">
        <w:t>are</w:t>
      </w:r>
      <w:r>
        <w:t xml:space="preserve"> growing older can start developing a fear of darkness. Nightlights can help with this, in turn helping them to feel more safe and secure in their bedroom. Our colourful LED’s and shapes will also help in teaching foundational skills to young children</w:t>
      </w:r>
      <w:r w:rsidR="00B057CE">
        <w:t xml:space="preserve">, allowing the parents to </w:t>
      </w:r>
      <w:r w:rsidR="004635A7">
        <w:t xml:space="preserve">choose </w:t>
      </w:r>
      <w:r w:rsidR="00B057CE">
        <w:t xml:space="preserve">shapes such as numbers </w:t>
      </w:r>
      <w:r w:rsidR="003A1682">
        <w:t>and</w:t>
      </w:r>
      <w:r w:rsidR="00B057CE">
        <w:t xml:space="preserve"> letters</w:t>
      </w:r>
      <w:r>
        <w:t>.</w:t>
      </w:r>
      <w:r w:rsidR="004635A7" w:rsidRPr="004635A7">
        <w:t xml:space="preserve"> </w:t>
      </w:r>
      <w:r w:rsidR="00893F66">
        <w:rPr>
          <w:rStyle w:val="normaltextrun"/>
          <w:rFonts w:ascii="Calibri" w:hAnsi="Calibri" w:cs="Calibri"/>
          <w:color w:val="000000"/>
          <w:shd w:val="clear" w:color="auto" w:fill="FFFFFF"/>
        </w:rPr>
        <w:t>The best age to teach children colours and shapes is between 18-30 months which represents a large proportion of our target audience.</w:t>
      </w:r>
      <w:r w:rsidR="00893F66">
        <w:rPr>
          <w:rStyle w:val="normaltextrun"/>
          <w:rFonts w:ascii="Calibri" w:hAnsi="Calibri" w:cs="Calibri"/>
          <w:color w:val="000000"/>
          <w:shd w:val="clear" w:color="auto" w:fill="FFFFFF"/>
        </w:rPr>
        <w:t xml:space="preserve"> </w:t>
      </w:r>
      <w:r>
        <w:t xml:space="preserve">Most children are unable to differentiate between colours until 18 months or so, this is because </w:t>
      </w:r>
      <w:r w:rsidR="002E38DC">
        <w:t>it is</w:t>
      </w:r>
      <w:r>
        <w:t xml:space="preserve"> a cognitively complex task for them</w:t>
      </w:r>
      <w:r w:rsidR="002E38DC">
        <w:t xml:space="preserve"> and as adult</w:t>
      </w:r>
      <w:r w:rsidR="003A1682">
        <w:t>’</w:t>
      </w:r>
      <w:r w:rsidR="002E38DC">
        <w:t>s we sometimes forget this</w:t>
      </w:r>
      <w:r w:rsidR="003A1682">
        <w:t>.</w:t>
      </w:r>
      <w:r w:rsidR="003A1682" w:rsidRPr="003A1682">
        <w:t xml:space="preserve"> </w:t>
      </w:r>
      <w:r w:rsidR="003A1682">
        <w:fldChar w:fldCharType="begin"/>
      </w:r>
      <w:r w:rsidR="0035466C">
        <w:instrText xml:space="preserve"> ADDIN ZOTERO_ITEM CSL_CITATION {"citationID":"rTowAzVd","properties":{"formattedCitation":"(cassidy, 2013)","plainCitation":"(cassidy, 2013)","dontUpdate":true,"noteIndex":0},"citationItems":[{"id":11,"uris":["http://zotero.org/users/local/hwTMHe9h/items/ZZJYHGKZ"],"uri":["http://zotero.org/users/local/hwTMHe9h/items/ZZJYHGKZ"],"itemData":{"id":11,"type":"webpage","abstract":"A few weeks ago, a reader asked us to do a post about when to teach certain things. Let me start by saying that I could have made this post a LOT longer than it is. I tried to keep it short and sweet and stick to the things that parents most often have questions","container-title":"Teach My Toddlers","language":"en-US","title":"Discover how to use this guide on when to teach what for your toddler.","URL":"https://teachmytoddlers.com/when-to-teach-what-a-guide-for-teaching-your-toddler-colors-shapes-letters-and-more/","author":[{"literal":"cassidy"}],"accessed":{"date-parts":[["2021",3,12]]},"issued":{"date-parts":[["2013",3,13]]}}}],"schema":"https://github.com/citation-style-language/schema/raw/master/csl-citation.json"} </w:instrText>
      </w:r>
      <w:r w:rsidR="003A1682">
        <w:fldChar w:fldCharType="separate"/>
      </w:r>
      <w:r w:rsidR="003A1682" w:rsidRPr="00B057CE">
        <w:rPr>
          <w:rFonts w:ascii="Calibri" w:hAnsi="Calibri" w:cs="Calibri"/>
        </w:rPr>
        <w:t>(</w:t>
      </w:r>
      <w:r w:rsidR="003A1682">
        <w:rPr>
          <w:rFonts w:ascii="Calibri" w:hAnsi="Calibri" w:cs="Calibri"/>
        </w:rPr>
        <w:t>C</w:t>
      </w:r>
      <w:r w:rsidR="003A1682" w:rsidRPr="00B057CE">
        <w:rPr>
          <w:rFonts w:ascii="Calibri" w:hAnsi="Calibri" w:cs="Calibri"/>
        </w:rPr>
        <w:t>assidy, 2013)</w:t>
      </w:r>
      <w:r w:rsidR="003A1682">
        <w:fldChar w:fldCharType="end"/>
      </w:r>
      <w:r w:rsidR="003A1682">
        <w:t xml:space="preserve"> </w:t>
      </w:r>
      <w:r w:rsidR="00D16243">
        <w:t>The nightlight can be as equally beneficial to parents</w:t>
      </w:r>
      <w:r w:rsidR="00893F66">
        <w:t>,</w:t>
      </w:r>
      <w:r w:rsidR="00D16243">
        <w:t xml:space="preserve"> allow</w:t>
      </w:r>
      <w:r w:rsidR="00893F66">
        <w:t>ing</w:t>
      </w:r>
      <w:r w:rsidR="00D16243">
        <w:t xml:space="preserve"> them to carefully navigate their way through the children’s room for night feeds</w:t>
      </w:r>
      <w:r w:rsidR="00893F66">
        <w:t>.</w:t>
      </w:r>
      <w:r w:rsidR="00D16243">
        <w:t xml:space="preserve"> </w:t>
      </w:r>
      <w:r w:rsidR="00893F66">
        <w:t xml:space="preserve">In cases where one of the </w:t>
      </w:r>
      <w:r w:rsidR="00D16243">
        <w:t>children in the room that the nightlight is being used in is toilet trained</w:t>
      </w:r>
      <w:r w:rsidR="00893F66">
        <w:t>,</w:t>
      </w:r>
      <w:r w:rsidR="00D16243">
        <w:t xml:space="preserve"> they can safely make their way to the toilet without standing on any dreaded </w:t>
      </w:r>
      <w:r w:rsidR="003A1682">
        <w:t>Lego</w:t>
      </w:r>
      <w:r w:rsidR="00D16243">
        <w:t>.</w:t>
      </w:r>
      <w:r w:rsidR="003A1682">
        <w:t xml:space="preserve"> </w:t>
      </w:r>
    </w:p>
    <w:p w14:paraId="46D3CCEA" w14:textId="2118E4FC" w:rsidR="00B635B0" w:rsidRDefault="00B635B0" w:rsidP="004635A7">
      <w:r>
        <w:t>The motor that we will be using to rotate our LED globe will be a</w:t>
      </w:r>
      <w:r w:rsidR="00F37D25">
        <w:t>n ordinary DC motor</w:t>
      </w:r>
      <w:r w:rsidR="00893F66">
        <w:t>,</w:t>
      </w:r>
      <w:r>
        <w:t xml:space="preserve"> </w:t>
      </w:r>
      <w:r w:rsidR="00893F66">
        <w:t>connected</w:t>
      </w:r>
      <w:r w:rsidR="00F37D25">
        <w:t xml:space="preserve"> to the Arduino.</w:t>
      </w:r>
      <w:r w:rsidR="00A56C46">
        <w:t xml:space="preserve"> Below I have attached a copy of a 3D concept sketch.</w:t>
      </w:r>
    </w:p>
    <w:p w14:paraId="1C7F539A" w14:textId="0EF572A5" w:rsidR="002274B6" w:rsidRDefault="009A6735" w:rsidP="004635A7">
      <w:r>
        <w:rPr>
          <w:rFonts w:cstheme="minorHAnsi"/>
        </w:rPr>
        <w:object w:dxaOrig="2070" w:dyaOrig="810" w14:anchorId="5BB70B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3pt;height:40.7pt" o:ole="">
            <v:imagedata r:id="rId5" o:title=""/>
          </v:shape>
          <o:OLEObject Type="Embed" ProgID="Package" ShapeID="_x0000_i1025" DrawAspect="Content" ObjectID="_1677406234" r:id="rId6"/>
        </w:object>
      </w:r>
    </w:p>
    <w:p w14:paraId="3F281746" w14:textId="640FE83D" w:rsidR="009F797C" w:rsidRDefault="009F797C" w:rsidP="004635A7"/>
    <w:p w14:paraId="514D69D0" w14:textId="77777777" w:rsidR="00A56C46" w:rsidRDefault="00A56C46" w:rsidP="004635A7"/>
    <w:p w14:paraId="28B4B42D" w14:textId="3770EF26" w:rsidR="009F797C" w:rsidRDefault="009F797C" w:rsidP="004635A7"/>
    <w:p w14:paraId="75B736C1" w14:textId="0870EF14" w:rsidR="009F797C" w:rsidRDefault="009F797C" w:rsidP="009F797C">
      <w:pPr>
        <w:jc w:val="center"/>
        <w:rPr>
          <w:rFonts w:asciiTheme="majorHAnsi" w:hAnsiTheme="majorHAnsi" w:cstheme="majorHAnsi"/>
          <w:sz w:val="32"/>
          <w:szCs w:val="32"/>
        </w:rPr>
      </w:pPr>
      <w:r>
        <w:rPr>
          <w:rFonts w:asciiTheme="majorHAnsi" w:hAnsiTheme="majorHAnsi" w:cstheme="majorHAnsi"/>
          <w:sz w:val="32"/>
          <w:szCs w:val="32"/>
        </w:rPr>
        <w:lastRenderedPageBreak/>
        <w:t>Baby Cot Mobile</w:t>
      </w:r>
    </w:p>
    <w:p w14:paraId="6F90866A" w14:textId="69EFDF06" w:rsidR="009F797C" w:rsidRDefault="009F797C" w:rsidP="009F797C">
      <w:pPr>
        <w:rPr>
          <w:rFonts w:cstheme="minorHAnsi"/>
        </w:rPr>
      </w:pPr>
      <w:r w:rsidRPr="009F797C">
        <w:rPr>
          <w:rFonts w:cstheme="minorHAnsi"/>
        </w:rPr>
        <w:t xml:space="preserve">Our second </w:t>
      </w:r>
      <w:r>
        <w:rPr>
          <w:rFonts w:cstheme="minorHAnsi"/>
        </w:rPr>
        <w:t xml:space="preserve">idea for developing our </w:t>
      </w:r>
      <w:r w:rsidR="00A12C33">
        <w:rPr>
          <w:rFonts w:cstheme="minorHAnsi"/>
        </w:rPr>
        <w:t xml:space="preserve">project </w:t>
      </w:r>
      <w:r>
        <w:rPr>
          <w:rFonts w:cstheme="minorHAnsi"/>
        </w:rPr>
        <w:t>further is to add a mobile feature</w:t>
      </w:r>
      <w:r w:rsidR="00893F66">
        <w:rPr>
          <w:rFonts w:cstheme="minorHAnsi"/>
        </w:rPr>
        <w:t>.</w:t>
      </w:r>
      <w:r>
        <w:rPr>
          <w:rFonts w:cstheme="minorHAnsi"/>
        </w:rPr>
        <w:t xml:space="preserve"> </w:t>
      </w:r>
      <w:r w:rsidR="00893F66">
        <w:rPr>
          <w:rFonts w:cstheme="minorHAnsi"/>
        </w:rPr>
        <w:t>This</w:t>
      </w:r>
      <w:r>
        <w:rPr>
          <w:rFonts w:cstheme="minorHAnsi"/>
        </w:rPr>
        <w:t xml:space="preserve"> </w:t>
      </w:r>
      <w:r w:rsidR="00CF1D96">
        <w:rPr>
          <w:rFonts w:cstheme="minorHAnsi"/>
        </w:rPr>
        <w:t xml:space="preserve">will </w:t>
      </w:r>
      <w:r w:rsidR="00A12C33">
        <w:rPr>
          <w:rFonts w:cstheme="minorHAnsi"/>
        </w:rPr>
        <w:t xml:space="preserve">include </w:t>
      </w:r>
      <w:r w:rsidR="00CF1D96">
        <w:rPr>
          <w:rFonts w:cstheme="minorHAnsi"/>
        </w:rPr>
        <w:t xml:space="preserve">hanging </w:t>
      </w:r>
      <w:r w:rsidR="00F37D25">
        <w:rPr>
          <w:rFonts w:cstheme="minorHAnsi"/>
        </w:rPr>
        <w:t>toys</w:t>
      </w:r>
      <w:r w:rsidR="00CF1D96">
        <w:rPr>
          <w:rFonts w:cstheme="minorHAnsi"/>
        </w:rPr>
        <w:t xml:space="preserve"> such as</w:t>
      </w:r>
      <w:r w:rsidR="00A12C33">
        <w:rPr>
          <w:rFonts w:cstheme="minorHAnsi"/>
        </w:rPr>
        <w:t xml:space="preserve"> animals amongst other favourites. The </w:t>
      </w:r>
      <w:r w:rsidR="00C8480F">
        <w:rPr>
          <w:rFonts w:cstheme="minorHAnsi"/>
        </w:rPr>
        <w:t xml:space="preserve">mobile will be operated by a </w:t>
      </w:r>
      <w:r w:rsidR="00A12C33">
        <w:rPr>
          <w:rFonts w:cstheme="minorHAnsi"/>
        </w:rPr>
        <w:t xml:space="preserve">motor to </w:t>
      </w:r>
      <w:r w:rsidR="006D0108">
        <w:rPr>
          <w:rFonts w:cstheme="minorHAnsi"/>
        </w:rPr>
        <w:t>allow</w:t>
      </w:r>
      <w:r w:rsidR="00A12C33">
        <w:rPr>
          <w:rFonts w:cstheme="minorHAnsi"/>
        </w:rPr>
        <w:t xml:space="preserve"> it to </w:t>
      </w:r>
      <w:r w:rsidR="008B2291">
        <w:rPr>
          <w:rFonts w:cstheme="minorHAnsi"/>
        </w:rPr>
        <w:t>rotate</w:t>
      </w:r>
      <w:r w:rsidR="00A12C33">
        <w:rPr>
          <w:rFonts w:cstheme="minorHAnsi"/>
        </w:rPr>
        <w:t xml:space="preserve"> slowly</w:t>
      </w:r>
      <w:r w:rsidR="008B2291">
        <w:rPr>
          <w:rFonts w:cstheme="minorHAnsi"/>
        </w:rPr>
        <w:t xml:space="preserve"> </w:t>
      </w:r>
      <w:r>
        <w:rPr>
          <w:rFonts w:cstheme="minorHAnsi"/>
        </w:rPr>
        <w:t>at the top of the cot</w:t>
      </w:r>
      <w:r w:rsidR="00A12C33">
        <w:rPr>
          <w:rFonts w:cstheme="minorHAnsi"/>
        </w:rPr>
        <w:t xml:space="preserve"> so the child can easily see the shapes moving and can interact with them</w:t>
      </w:r>
      <w:r w:rsidR="008B2291">
        <w:rPr>
          <w:rFonts w:cstheme="minorHAnsi"/>
        </w:rPr>
        <w:t>, i</w:t>
      </w:r>
      <w:r w:rsidR="00A12C33">
        <w:rPr>
          <w:rFonts w:cstheme="minorHAnsi"/>
        </w:rPr>
        <w:t>t will however be out of the child’s reach</w:t>
      </w:r>
      <w:r w:rsidR="006D0108">
        <w:rPr>
          <w:rFonts w:cstheme="minorHAnsi"/>
        </w:rPr>
        <w:t xml:space="preserve"> so that they cannot harm themselves</w:t>
      </w:r>
      <w:r w:rsidR="008B2291">
        <w:rPr>
          <w:rFonts w:cstheme="minorHAnsi"/>
        </w:rPr>
        <w:t>. The user will be given the choice using our API as to whether they want the mobile to remain static or to slowly rotate. Our mobile</w:t>
      </w:r>
      <w:r>
        <w:rPr>
          <w:rFonts w:cstheme="minorHAnsi"/>
        </w:rPr>
        <w:t xml:space="preserve"> provides many similar benefits to our LED Globe including visual stimulation </w:t>
      </w:r>
      <w:r w:rsidR="008B2291">
        <w:rPr>
          <w:rFonts w:cstheme="minorHAnsi"/>
        </w:rPr>
        <w:t>and</w:t>
      </w:r>
      <w:r>
        <w:rPr>
          <w:rFonts w:cstheme="minorHAnsi"/>
        </w:rPr>
        <w:t xml:space="preserve"> promotes brain development</w:t>
      </w:r>
      <w:r w:rsidR="00A12C33">
        <w:rPr>
          <w:rFonts w:cstheme="minorHAnsi"/>
        </w:rPr>
        <w:t xml:space="preserve"> early on</w:t>
      </w:r>
      <w:r w:rsidR="006D0108">
        <w:rPr>
          <w:rFonts w:cstheme="minorHAnsi"/>
        </w:rPr>
        <w:t xml:space="preserve"> for users</w:t>
      </w:r>
      <w:r>
        <w:rPr>
          <w:rFonts w:cstheme="minorHAnsi"/>
        </w:rPr>
        <w:t>.</w:t>
      </w:r>
      <w:r w:rsidR="00C8480F">
        <w:rPr>
          <w:rFonts w:cstheme="minorHAnsi"/>
        </w:rPr>
        <w:t xml:space="preserve"> </w:t>
      </w:r>
      <w:r w:rsidR="00C8480F">
        <w:rPr>
          <w:rStyle w:val="normaltextrun"/>
          <w:rFonts w:ascii="Calibri" w:hAnsi="Calibri" w:cs="Calibri"/>
          <w:color w:val="000000"/>
          <w:shd w:val="clear" w:color="auto" w:fill="FFFFFF"/>
        </w:rPr>
        <w:t>“Cot mobiles are proven to help with baby’s motor skill development at an early age, a baby’s brain is constantly developing and learning new things. Invest in a baby gym with dangling toys. Placing your baby under the arch and encouraging them to bat at the toys helps improve hand-eye coordination.” (Mc</w:t>
      </w:r>
      <w:r w:rsidR="00C8480F">
        <w:rPr>
          <w:rStyle w:val="normaltextrun"/>
          <w:rFonts w:ascii="Calibri" w:hAnsi="Calibri" w:cs="Calibri"/>
          <w:color w:val="000000"/>
          <w:shd w:val="clear" w:color="auto" w:fill="FFFFFF"/>
        </w:rPr>
        <w:t>G</w:t>
      </w:r>
      <w:r w:rsidR="00C8480F">
        <w:rPr>
          <w:rStyle w:val="normaltextrun"/>
          <w:rFonts w:ascii="Calibri" w:hAnsi="Calibri" w:cs="Calibri"/>
          <w:color w:val="000000"/>
          <w:shd w:val="clear" w:color="auto" w:fill="FFFFFF"/>
        </w:rPr>
        <w:t>overn, no date)</w:t>
      </w:r>
    </w:p>
    <w:p w14:paraId="178332E6" w14:textId="77777777" w:rsidR="006D0108" w:rsidRDefault="00476C43" w:rsidP="009F797C">
      <w:pPr>
        <w:rPr>
          <w:rFonts w:cstheme="minorHAnsi"/>
        </w:rPr>
      </w:pPr>
      <w:r>
        <w:rPr>
          <w:rFonts w:cstheme="minorHAnsi"/>
        </w:rPr>
        <w:t>Cot mobiles are proven to help with baby’s motor skill development at an early age</w:t>
      </w:r>
      <w:r w:rsidR="00973C3E">
        <w:rPr>
          <w:rFonts w:cstheme="minorHAnsi"/>
        </w:rPr>
        <w:t>,</w:t>
      </w:r>
      <w:r>
        <w:rPr>
          <w:rFonts w:cstheme="minorHAnsi"/>
        </w:rPr>
        <w:t xml:space="preserve"> </w:t>
      </w:r>
      <w:r w:rsidR="00973C3E">
        <w:rPr>
          <w:rFonts w:cstheme="minorHAnsi"/>
        </w:rPr>
        <w:t>a</w:t>
      </w:r>
      <w:r>
        <w:rPr>
          <w:rFonts w:cstheme="minorHAnsi"/>
        </w:rPr>
        <w:t xml:space="preserve"> </w:t>
      </w:r>
      <w:r w:rsidR="00CF1D96">
        <w:rPr>
          <w:rFonts w:cstheme="minorHAnsi"/>
        </w:rPr>
        <w:t>baby’s</w:t>
      </w:r>
      <w:r>
        <w:rPr>
          <w:rFonts w:cstheme="minorHAnsi"/>
        </w:rPr>
        <w:t xml:space="preserve"> brain is </w:t>
      </w:r>
      <w:r w:rsidR="00973C3E">
        <w:rPr>
          <w:rFonts w:cstheme="minorHAnsi"/>
        </w:rPr>
        <w:t xml:space="preserve">constantly developing and </w:t>
      </w:r>
      <w:r>
        <w:rPr>
          <w:rFonts w:cstheme="minorHAnsi"/>
        </w:rPr>
        <w:t>learning new things</w:t>
      </w:r>
      <w:r w:rsidR="00973C3E">
        <w:rPr>
          <w:rFonts w:cstheme="minorHAnsi"/>
        </w:rPr>
        <w:t>. E</w:t>
      </w:r>
      <w:r>
        <w:rPr>
          <w:rFonts w:cstheme="minorHAnsi"/>
        </w:rPr>
        <w:t xml:space="preserve">ven </w:t>
      </w:r>
      <w:r w:rsidR="00973C3E">
        <w:rPr>
          <w:rFonts w:cstheme="minorHAnsi"/>
        </w:rPr>
        <w:t xml:space="preserve">when </w:t>
      </w:r>
      <w:r>
        <w:rPr>
          <w:rFonts w:cstheme="minorHAnsi"/>
        </w:rPr>
        <w:t>laying on its</w:t>
      </w:r>
      <w:r w:rsidR="00CF1D96">
        <w:rPr>
          <w:rFonts w:cstheme="minorHAnsi"/>
        </w:rPr>
        <w:t xml:space="preserve"> back</w:t>
      </w:r>
      <w:r>
        <w:rPr>
          <w:rFonts w:cstheme="minorHAnsi"/>
        </w:rPr>
        <w:t xml:space="preserve"> </w:t>
      </w:r>
      <w:r w:rsidR="00973C3E">
        <w:rPr>
          <w:rFonts w:cstheme="minorHAnsi"/>
        </w:rPr>
        <w:t xml:space="preserve">observing the </w:t>
      </w:r>
      <w:r>
        <w:rPr>
          <w:rFonts w:cstheme="minorHAnsi"/>
        </w:rPr>
        <w:t>mobile</w:t>
      </w:r>
      <w:r w:rsidR="00973C3E">
        <w:rPr>
          <w:rFonts w:cstheme="minorHAnsi"/>
        </w:rPr>
        <w:t xml:space="preserve"> and</w:t>
      </w:r>
      <w:r>
        <w:rPr>
          <w:rFonts w:cstheme="minorHAnsi"/>
        </w:rPr>
        <w:t xml:space="preserve"> toys which are attached to it</w:t>
      </w:r>
      <w:r w:rsidR="00973C3E">
        <w:rPr>
          <w:rFonts w:cstheme="minorHAnsi"/>
        </w:rPr>
        <w:t>, a baby is learning spatial awareness as the shapes move closer and further away from it.</w:t>
      </w:r>
      <w:r w:rsidR="00CF1D96">
        <w:rPr>
          <w:rFonts w:cstheme="minorHAnsi"/>
        </w:rPr>
        <w:t xml:space="preserve"> As the child grows and begins to move a lot more, the mobile will also help with the child’s hand eye co-ordination as it reaches to try and grab the mobile. Over time the child’s accuracy and eye muscle strength will increase when it is trying to point, grasp or hold toys and objects that interest them.</w:t>
      </w:r>
    </w:p>
    <w:p w14:paraId="2AB46CEB" w14:textId="255DA9C8" w:rsidR="00CF1D96" w:rsidRDefault="006D0108" w:rsidP="009F797C">
      <w:pPr>
        <w:rPr>
          <w:rFonts w:cstheme="minorHAnsi"/>
        </w:rPr>
      </w:pPr>
      <w:r>
        <w:rPr>
          <w:rFonts w:cstheme="minorHAnsi"/>
        </w:rPr>
        <w:t xml:space="preserve"> A lot of kids can </w:t>
      </w:r>
      <w:r w:rsidR="00313A92">
        <w:rPr>
          <w:rFonts w:cstheme="minorHAnsi"/>
        </w:rPr>
        <w:t>get</w:t>
      </w:r>
      <w:r>
        <w:rPr>
          <w:rFonts w:cstheme="minorHAnsi"/>
        </w:rPr>
        <w:t xml:space="preserve"> quite restless at </w:t>
      </w:r>
      <w:r w:rsidR="00313A92">
        <w:rPr>
          <w:rFonts w:cstheme="minorHAnsi"/>
        </w:rPr>
        <w:t>bedtime</w:t>
      </w:r>
      <w:r>
        <w:rPr>
          <w:rFonts w:cstheme="minorHAnsi"/>
        </w:rPr>
        <w:t xml:space="preserve">, according to a survey that we conducted on parents over 45.5% of parents said that </w:t>
      </w:r>
      <w:r w:rsidR="00313A92">
        <w:rPr>
          <w:rFonts w:cstheme="minorHAnsi"/>
        </w:rPr>
        <w:t>their</w:t>
      </w:r>
      <w:r>
        <w:rPr>
          <w:rFonts w:cstheme="minorHAnsi"/>
        </w:rPr>
        <w:t xml:space="preserve"> baby woke at the minimum once a night. The mobile will help with this as their brains will be stimulated</w:t>
      </w:r>
      <w:r w:rsidR="00313A92">
        <w:rPr>
          <w:rFonts w:cstheme="minorHAnsi"/>
        </w:rPr>
        <w:t xml:space="preserve"> if </w:t>
      </w:r>
      <w:r w:rsidR="00E66F61">
        <w:rPr>
          <w:rFonts w:cstheme="minorHAnsi"/>
        </w:rPr>
        <w:t>it is</w:t>
      </w:r>
      <w:r w:rsidR="00313A92">
        <w:rPr>
          <w:rFonts w:cstheme="minorHAnsi"/>
        </w:rPr>
        <w:t xml:space="preserve"> a case that they do wake for an unnecessary reason they will fall back to sleep shortly after.</w:t>
      </w:r>
      <w:r w:rsidR="00455770">
        <w:rPr>
          <w:rFonts w:cstheme="minorHAnsi"/>
        </w:rPr>
        <w:fldChar w:fldCharType="begin"/>
      </w:r>
      <w:r w:rsidR="00455770">
        <w:rPr>
          <w:rFonts w:cstheme="minorHAnsi"/>
        </w:rPr>
        <w:instrText xml:space="preserve"> ADDIN ZOTERO_ITEM CSL_CITATION {"citationID":"FC1A4JKX","properties":{"formattedCitation":"({\\i{}Will Crib Toys Ruin Your Baby\\uc0\\u8217{}s Sleep? - The Baby Sleep Site\\uc0\\u174{}}, 2014)","plainCitation":"(Will Crib Toys Ruin Your Baby’s Sleep? - The Baby Sleep Site®, 2014)","noteIndex":0},"citationItems":[{"id":13,"uris":["http://zotero.org/users/local/hwTMHe9h/items/SJ63UQ2H"],"uri":["http://zotero.org/users/local/hwTMHe9h/items/SJ63UQ2H"],"itemData":{"id":13,"type":"webpage","abstract":"Crib toys can keep baby happily occupied - but will they ruin your baby's sleep? We'll give our advice about whether or not crib toys are bad for baby sleep.","container-title":"The Baby Sleep Site - Baby / Toddler Sleep Consultants","language":"en-US","title":"Will Crib Toys Ruin Your Baby's Sleep? - The Baby Sleep Site®","title-short":"Will Crib Toys Ruin Your Baby's Sleep?","URL":"https://www.babysleepsite.com/baby-sleep-patterns/baby-sleep-crib-toys/","accessed":{"date-parts":[["2021",3,13]]},"issued":{"date-parts":[["2014",1,14]]}}}],"schema":"https://github.com/citation-style-language/schema/raw/master/csl-citation.json"} </w:instrText>
      </w:r>
      <w:r w:rsidR="00455770">
        <w:rPr>
          <w:rFonts w:cstheme="minorHAnsi"/>
        </w:rPr>
        <w:fldChar w:fldCharType="separate"/>
      </w:r>
      <w:r w:rsidR="00455770" w:rsidRPr="00455770">
        <w:rPr>
          <w:rFonts w:ascii="Calibri" w:hAnsi="Calibri" w:cs="Calibri"/>
          <w:szCs w:val="24"/>
        </w:rPr>
        <w:t>(</w:t>
      </w:r>
      <w:r w:rsidR="00455770" w:rsidRPr="00455770">
        <w:rPr>
          <w:rFonts w:ascii="Calibri" w:hAnsi="Calibri" w:cs="Calibri"/>
          <w:i/>
          <w:iCs/>
          <w:szCs w:val="24"/>
        </w:rPr>
        <w:t>Will Crib Toys Ruin Your Baby’s Sleep? - The Baby Sleep Site®</w:t>
      </w:r>
      <w:r w:rsidR="00455770" w:rsidRPr="00455770">
        <w:rPr>
          <w:rFonts w:ascii="Calibri" w:hAnsi="Calibri" w:cs="Calibri"/>
          <w:szCs w:val="24"/>
        </w:rPr>
        <w:t>, 2014)</w:t>
      </w:r>
      <w:r w:rsidR="00455770">
        <w:rPr>
          <w:rFonts w:cstheme="minorHAnsi"/>
        </w:rPr>
        <w:fldChar w:fldCharType="end"/>
      </w:r>
    </w:p>
    <w:p w14:paraId="2507A1BC" w14:textId="64376C91" w:rsidR="00F37D25" w:rsidRDefault="00F37D25" w:rsidP="009F797C">
      <w:pPr>
        <w:rPr>
          <w:rFonts w:cstheme="minorHAnsi"/>
        </w:rPr>
      </w:pPr>
      <w:r>
        <w:rPr>
          <w:rFonts w:cstheme="minorHAnsi"/>
        </w:rPr>
        <w:t>The motor that we will be using to rotate our mobile will be an ordinary DC motor which will be attached to the Arduino.</w:t>
      </w:r>
      <w:r w:rsidR="00A56C46">
        <w:rPr>
          <w:rFonts w:cstheme="minorHAnsi"/>
        </w:rPr>
        <w:t xml:space="preserve"> Below I have attached a 3D concept sketch I created using windows 10 software.</w:t>
      </w:r>
    </w:p>
    <w:p w14:paraId="13D84335" w14:textId="324BEB2E" w:rsidR="00CC62CF" w:rsidRPr="00C8480F" w:rsidRDefault="00A56C46" w:rsidP="00C8480F">
      <w:pPr>
        <w:rPr>
          <w:rFonts w:cstheme="minorHAnsi"/>
        </w:rPr>
      </w:pPr>
      <w:r w:rsidRPr="00A56C46">
        <w:rPr>
          <w:rFonts w:cstheme="minorHAnsi"/>
          <w:noProof/>
        </w:rPr>
        <w:drawing>
          <wp:inline distT="0" distB="0" distL="0" distR="0" wp14:anchorId="636DD18B" wp14:editId="056B7D41">
            <wp:extent cx="3809989" cy="32608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18407" cy="3268025"/>
                    </a:xfrm>
                    <a:prstGeom prst="rect">
                      <a:avLst/>
                    </a:prstGeom>
                  </pic:spPr>
                </pic:pic>
              </a:graphicData>
            </a:graphic>
          </wp:inline>
        </w:drawing>
      </w:r>
    </w:p>
    <w:p w14:paraId="40311A7D" w14:textId="5FC496C1" w:rsidR="00E66F61" w:rsidRDefault="00CF1D96" w:rsidP="00E66F61">
      <w:pPr>
        <w:jc w:val="center"/>
        <w:rPr>
          <w:rFonts w:asciiTheme="majorHAnsi" w:hAnsiTheme="majorHAnsi" w:cstheme="majorHAnsi"/>
          <w:sz w:val="32"/>
          <w:szCs w:val="32"/>
        </w:rPr>
      </w:pPr>
      <w:r>
        <w:rPr>
          <w:rFonts w:asciiTheme="majorHAnsi" w:hAnsiTheme="majorHAnsi" w:cstheme="majorHAnsi"/>
          <w:sz w:val="32"/>
          <w:szCs w:val="32"/>
        </w:rPr>
        <w:lastRenderedPageBreak/>
        <w:t>Temperature Sensor</w:t>
      </w:r>
    </w:p>
    <w:p w14:paraId="1933D572" w14:textId="2D6740A1" w:rsidR="00E66F61" w:rsidRDefault="00E66F61" w:rsidP="00B057CE">
      <w:pPr>
        <w:pStyle w:val="Bibliography"/>
      </w:pPr>
      <w:r>
        <w:t xml:space="preserve">During </w:t>
      </w:r>
      <w:r w:rsidR="002C4D15">
        <w:t>the research</w:t>
      </w:r>
      <w:r>
        <w:t xml:space="preserve"> part of our </w:t>
      </w:r>
      <w:r w:rsidR="002C4D15">
        <w:t>project,</w:t>
      </w:r>
      <w:r>
        <w:t xml:space="preserve"> we created a survey which we sent out to </w:t>
      </w:r>
      <w:r w:rsidR="00C8480F">
        <w:t>fifteen sets of</w:t>
      </w:r>
      <w:r>
        <w:t xml:space="preserve"> parents </w:t>
      </w:r>
      <w:r w:rsidR="00455770">
        <w:t>and</w:t>
      </w:r>
      <w:r>
        <w:t xml:space="preserve"> a local crèche who were kind enough to take part. Exactly 50% of parents rated the need for a temperature sensor as a feature in the baby monitor in which they would buy for their child</w:t>
      </w:r>
      <w:r w:rsidR="002C4D15">
        <w:t>’</w:t>
      </w:r>
      <w:r>
        <w:t>s room 5 out of 5. This information told us that parents would look for the temperature monitor feature as</w:t>
      </w:r>
      <w:r w:rsidR="00E90015">
        <w:t xml:space="preserve"> one of the key features that the baby monitor must have, according to our survey this feature was as important to parents as the ability of it to play a lullaby.</w:t>
      </w:r>
      <w:r>
        <w:t xml:space="preserve">  </w:t>
      </w:r>
    </w:p>
    <w:p w14:paraId="6B13DDEC" w14:textId="0B0D3989" w:rsidR="00455770" w:rsidRDefault="00C8480F" w:rsidP="00B635B0">
      <w:pPr>
        <w:pStyle w:val="Bibliography"/>
      </w:pPr>
      <w:r>
        <w:t>It is for this reason that t</w:t>
      </w:r>
      <w:r w:rsidR="00313A92">
        <w:t xml:space="preserve">he third future improvement which we have decided to add to our project is an added temperature sensor. This sensor will </w:t>
      </w:r>
      <w:r w:rsidR="00B53747">
        <w:t>allow the user</w:t>
      </w:r>
      <w:r w:rsidR="00313A92">
        <w:t xml:space="preserve"> to monitor the temperature of the baby’s room and if there is a sudden drop or rise in temperature in the room the parents will be alerted on a device</w:t>
      </w:r>
      <w:r w:rsidR="00B53747">
        <w:t xml:space="preserve"> of their choice</w:t>
      </w:r>
      <w:r w:rsidR="00313A92">
        <w:t xml:space="preserve"> via our downloadable baby monitor application. </w:t>
      </w:r>
      <w:r w:rsidR="00B53747">
        <w:t xml:space="preserve">When setting up the baby monitor app the user will be asked to input what temperature the room is and how sensitive they want the sensor to be to temperature change. For example, in our survey the rooms varied from 12-21 degrees. We also need to allow the user to input how sensitive that they want the monitor to be so if there is a drop in 5 degrees or a rise in 4 degrees </w:t>
      </w:r>
      <w:r w:rsidR="00142F8B">
        <w:t xml:space="preserve">for example </w:t>
      </w:r>
      <w:r w:rsidR="00B53747">
        <w:t xml:space="preserve">they will be notified by the monitor. </w:t>
      </w:r>
      <w:r w:rsidR="00313A92">
        <w:t xml:space="preserve">There may also be scope for designing a temperature sensor which will measure not only the temperature of the room but also the baby, further research will have to be made on this </w:t>
      </w:r>
      <w:r w:rsidR="00142F8B">
        <w:t>topic,</w:t>
      </w:r>
      <w:r w:rsidR="00313A92">
        <w:t xml:space="preserve"> but it is a possible of a future improvement. </w:t>
      </w:r>
      <w:r w:rsidR="00142F8B">
        <w:t>This information could then be connected to the thermostat control using our API.</w:t>
      </w:r>
      <w:r w:rsidR="00B635B0">
        <w:t xml:space="preserve"> </w:t>
      </w:r>
      <w:r w:rsidR="00455770">
        <w:fldChar w:fldCharType="begin"/>
      </w:r>
      <w:r w:rsidR="00455770">
        <w:instrText xml:space="preserve"> ADDIN ZOTERO_ITEM CSL_CITATION {"citationID":"kl3V4Jwe","properties":{"formattedCitation":"(Jabbar {\\i{}et al.}, 2019)","plainCitation":"(Jabbar et al., 2019)","noteIndex":0},"citationItems":[{"id":15,"uris":["http://zotero.org/users/local/hwTMHe9h/items/6W8PM3GR"],"uri":["http://zotero.org/users/local/hwTMHe9h/items/6W8PM3GR"],"itemData":{"id":15,"type":"article-journal","abstract":"The current number of working mothers has greatly increased. Subsequently, baby care has become a daily challenge for many families. Thus, most parents send their babies to their grandparents' house or to baby care houses. However, the parents cannot continuously monitor their babies' conditions either in normal or abnormal situations. Therefore, an Internet of Things-based Baby Monitoring System (IoT-BBMS) is proposed as an efficient and low-cost IoT-based system for monitoring in real time. We also proposed a new algorithm for our system that plays a key role in providing better baby care while parents are away. In the designed system, Node Micro-Controller Unit (NodeMCU) Controller Board is exploited to gather the data read by the sensors and uploaded via Wi-Fi to the AdaFruit MQTT server. The proposed system exploits sensors to monitor the baby's vital parameters, such as ambient temperature, moisture, and crying. A prototype of the proposed baby cradle has been designed using Nx Siemens software, and a red meranti wood is used as the material for the cradle. The system architecture consists of a baby cradle that will automatically swing using a motor when the baby cries. Parents can also monitor their babies' condition through an external web camera and switch on the lullaby toy located on the baby cradle remotely via the MQTT server to entertain the baby. The proposed system prototype is fabricated and tested to prove its effectiveness in terms of cost and simplicity and to ensure safe operation to enable the baby-parenting anywhere and anytime through the network. Finally, the baby monitoring system is proven to work effectively in monitoring the baby's situation and surrounding conditions according to the prototype.","container-title":"IEEE Access","DOI":"10.1109/ACCESS.2019.2928481","ISSN":"2169-3536","note":"event: IEEE Access","page":"93791-93805","source":"IEEE Xplore","title":"IoT-BBMS: Internet of Things-Based Baby Monitoring System for Smart Cradle","title-short":"IoT-BBMS","volume":"7","author":[{"family":"Jabbar","given":"W. A."},{"family":"Shang","given":"H. K."},{"family":"Hamid","given":"S. N. I. S."},{"family":"Almohammedi","given":"A. A."},{"family":"Ramli","given":"R. M."},{"family":"Ali","given":"M. A. H."}],"issued":{"date-parts":[["2019"]]}}}],"schema":"https://github.com/citation-style-language/schema/raw/master/csl-citation.json"} </w:instrText>
      </w:r>
      <w:r w:rsidR="00455770">
        <w:fldChar w:fldCharType="separate"/>
      </w:r>
      <w:r w:rsidR="00455770" w:rsidRPr="0035466C">
        <w:rPr>
          <w:rFonts w:ascii="Calibri" w:hAnsi="Calibri" w:cs="Calibri"/>
          <w:szCs w:val="24"/>
        </w:rPr>
        <w:t xml:space="preserve">(Jabbar </w:t>
      </w:r>
      <w:r w:rsidR="00455770" w:rsidRPr="0035466C">
        <w:rPr>
          <w:rFonts w:ascii="Calibri" w:hAnsi="Calibri" w:cs="Calibri"/>
          <w:i/>
          <w:iCs/>
          <w:szCs w:val="24"/>
        </w:rPr>
        <w:t>et al.</w:t>
      </w:r>
      <w:r w:rsidR="00455770" w:rsidRPr="0035466C">
        <w:rPr>
          <w:rFonts w:ascii="Calibri" w:hAnsi="Calibri" w:cs="Calibri"/>
          <w:szCs w:val="24"/>
        </w:rPr>
        <w:t>, 2019)</w:t>
      </w:r>
      <w:r w:rsidR="00455770">
        <w:fldChar w:fldCharType="end"/>
      </w:r>
    </w:p>
    <w:p w14:paraId="35D1086F" w14:textId="24477DC2" w:rsidR="00B635B0" w:rsidRDefault="00B635B0" w:rsidP="00B635B0">
      <w:pPr>
        <w:pStyle w:val="Bibliography"/>
      </w:pPr>
      <w:r>
        <w:t xml:space="preserve">The grove temperature sensor that we will be using outputs an </w:t>
      </w:r>
      <w:proofErr w:type="spellStart"/>
      <w:r>
        <w:t>analog</w:t>
      </w:r>
      <w:proofErr w:type="spellEnd"/>
      <w:r>
        <w:t xml:space="preserve"> signal and can detect ranges from -40 to 125 degrees.</w:t>
      </w:r>
    </w:p>
    <w:p w14:paraId="00329B27" w14:textId="5E2C4996" w:rsidR="00355441" w:rsidRPr="00A56C46" w:rsidRDefault="00A56C46" w:rsidP="00A56C46">
      <w:r w:rsidRPr="00A56C46">
        <w:rPr>
          <w:noProof/>
        </w:rPr>
        <w:drawing>
          <wp:inline distT="0" distB="0" distL="0" distR="0" wp14:anchorId="0413D82F" wp14:editId="52E2B450">
            <wp:extent cx="4967785" cy="4326782"/>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84697" cy="4341512"/>
                    </a:xfrm>
                    <a:prstGeom prst="rect">
                      <a:avLst/>
                    </a:prstGeom>
                  </pic:spPr>
                </pic:pic>
              </a:graphicData>
            </a:graphic>
          </wp:inline>
        </w:drawing>
      </w:r>
    </w:p>
    <w:p w14:paraId="7BCF55FF" w14:textId="72E6C8C9" w:rsidR="00CF1D96" w:rsidRDefault="00CF1D96" w:rsidP="00E90015">
      <w:pPr>
        <w:jc w:val="center"/>
        <w:rPr>
          <w:rFonts w:asciiTheme="majorHAnsi" w:hAnsiTheme="majorHAnsi" w:cstheme="majorHAnsi"/>
          <w:sz w:val="32"/>
          <w:szCs w:val="32"/>
        </w:rPr>
      </w:pPr>
      <w:r>
        <w:rPr>
          <w:rFonts w:asciiTheme="majorHAnsi" w:hAnsiTheme="majorHAnsi" w:cstheme="majorHAnsi"/>
          <w:sz w:val="32"/>
          <w:szCs w:val="32"/>
        </w:rPr>
        <w:lastRenderedPageBreak/>
        <w:t>PIR Sensor</w:t>
      </w:r>
    </w:p>
    <w:p w14:paraId="7B54907F" w14:textId="37DE837A" w:rsidR="00455770" w:rsidRDefault="00142F8B" w:rsidP="00B057CE">
      <w:pPr>
        <w:pStyle w:val="Bibliography"/>
      </w:pPr>
      <w:r>
        <w:t>The fourth future improvement that we have chosen as a possibility to use</w:t>
      </w:r>
      <w:r w:rsidR="002C4D15">
        <w:t xml:space="preserve"> in our project</w:t>
      </w:r>
      <w:r>
        <w:t xml:space="preserve"> is the Passive Infrared Sensor.</w:t>
      </w:r>
      <w:r w:rsidR="002C4D15">
        <w:t xml:space="preserve"> This sensor utilizes the infrared light radiating from objects in its field of view to detect motion, one of the key elements is that this sensor is passive therefore does not emit any energy that could cause harm to the child. </w:t>
      </w:r>
      <w:r>
        <w:t xml:space="preserve">This sensor will be used </w:t>
      </w:r>
      <w:r w:rsidR="004E3F3A">
        <w:t>to detect the baby’s motion and can be set incrementally to avoid unnecessary activation</w:t>
      </w:r>
      <w:r w:rsidR="002C4D15">
        <w:t xml:space="preserve">. As a secondary use or benefit for this sensor could be utilized to detect increases </w:t>
      </w:r>
      <w:r w:rsidR="00B635B0">
        <w:t>of</w:t>
      </w:r>
      <w:r w:rsidR="002C4D15">
        <w:t xml:space="preserve"> heat </w:t>
      </w:r>
      <w:r w:rsidR="00B635B0">
        <w:t>generated by</w:t>
      </w:r>
      <w:r w:rsidR="002C4D15">
        <w:t xml:space="preserve"> electrical devices </w:t>
      </w:r>
      <w:r w:rsidR="0035466C">
        <w:t>and</w:t>
      </w:r>
      <w:r w:rsidR="002C4D15">
        <w:t xml:space="preserve"> predict possible device failure</w:t>
      </w:r>
      <w:r w:rsidR="004E3F3A">
        <w:t>.</w:t>
      </w:r>
      <w:r w:rsidR="0035466C">
        <w:t xml:space="preserve"> </w:t>
      </w:r>
      <w:r w:rsidR="00455770">
        <w:fldChar w:fldCharType="begin"/>
      </w:r>
      <w:r w:rsidR="00455770">
        <w:instrText xml:space="preserve"> ADDIN ZOTERO_ITEM CSL_CITATION {"citationID":"Efhbed6t","properties":{"formattedCitation":"(Ramesh {\\i{}et al.}, 2019)","plainCitation":"(Ramesh et al., 2019)","noteIndex":0},"citationItems":[{"id":18,"uris":["http://zotero.org/users/local/hwTMHe9h/items/9RQCYYBV"],"uri":["http://zotero.org/users/local/hwTMHe9h/items/9RQCYYBV"],"itemData":{"id":18,"type":"article-journal","container-title":"Global Journal of Computer Science and Technology","ISSN":"0975-4172","language":"en-US","source":"computerresearch.org","title":"A Smart Baby Cradle","URL":"https://computerresearch.org/index.php/computer/article/view/1815","author":[{"family":"Ramesh","given":"Savathri"},{"family":"Ss","given":"Hanidia Misbah"},{"family":"Bhavani","given":"Padma"},{"family":"H.l","given":"Mamtha"},{"family":"Madhushree","given":""}],"accessed":{"date-parts":[["2021",3,14]]},"issued":{"date-parts":[["2019",5,7]]}}}],"schema":"https://github.com/citation-style-language/schema/raw/master/csl-citation.json"} </w:instrText>
      </w:r>
      <w:r w:rsidR="00455770">
        <w:fldChar w:fldCharType="separate"/>
      </w:r>
      <w:r w:rsidR="00455770" w:rsidRPr="00F37D25">
        <w:rPr>
          <w:rFonts w:ascii="Calibri" w:hAnsi="Calibri" w:cs="Calibri"/>
          <w:szCs w:val="24"/>
        </w:rPr>
        <w:t xml:space="preserve">(Ramesh </w:t>
      </w:r>
      <w:r w:rsidR="00455770" w:rsidRPr="00F37D25">
        <w:rPr>
          <w:rFonts w:ascii="Calibri" w:hAnsi="Calibri" w:cs="Calibri"/>
          <w:i/>
          <w:iCs/>
          <w:szCs w:val="24"/>
        </w:rPr>
        <w:t>et al.</w:t>
      </w:r>
      <w:r w:rsidR="00455770" w:rsidRPr="00F37D25">
        <w:rPr>
          <w:rFonts w:ascii="Calibri" w:hAnsi="Calibri" w:cs="Calibri"/>
          <w:szCs w:val="24"/>
        </w:rPr>
        <w:t>, 2019)</w:t>
      </w:r>
      <w:r w:rsidR="00455770">
        <w:fldChar w:fldCharType="end"/>
      </w:r>
    </w:p>
    <w:p w14:paraId="7CFB17B1" w14:textId="51EF6A53" w:rsidR="00CF1D96" w:rsidRDefault="00B635B0" w:rsidP="00B057CE">
      <w:pPr>
        <w:pStyle w:val="Bibliography"/>
      </w:pPr>
      <w:r>
        <w:t>The PIR sensor could be placed at the top of the cot and will detect movement from a 120-degree angle, it also has a measuring range of up to 6 metres. The PIR motion sensor works of a digital port in the Arduino and requires a 3.3/5V supply voltage.</w:t>
      </w:r>
      <w:r w:rsidR="00455770">
        <w:t xml:space="preserve"> </w:t>
      </w:r>
    </w:p>
    <w:p w14:paraId="68CECCBD" w14:textId="5B36BC74" w:rsidR="00A56C46" w:rsidRPr="00A56C46" w:rsidRDefault="00A56C46" w:rsidP="00A56C46">
      <w:r w:rsidRPr="00A56C46">
        <w:rPr>
          <w:noProof/>
        </w:rPr>
        <w:drawing>
          <wp:inline distT="0" distB="0" distL="0" distR="0" wp14:anchorId="5DE88A13" wp14:editId="1858DDF3">
            <wp:extent cx="5731510" cy="4107815"/>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107815"/>
                    </a:xfrm>
                    <a:prstGeom prst="rect">
                      <a:avLst/>
                    </a:prstGeom>
                  </pic:spPr>
                </pic:pic>
              </a:graphicData>
            </a:graphic>
          </wp:inline>
        </w:drawing>
      </w:r>
    </w:p>
    <w:p w14:paraId="306C1047" w14:textId="77777777" w:rsidR="004E3F3A" w:rsidRPr="004E3F3A" w:rsidRDefault="004E3F3A" w:rsidP="004E3F3A"/>
    <w:p w14:paraId="020C91C4" w14:textId="77777777" w:rsidR="00CF1D96" w:rsidRDefault="00CF1D96" w:rsidP="00B057CE">
      <w:pPr>
        <w:pStyle w:val="Bibliography"/>
      </w:pPr>
    </w:p>
    <w:p w14:paraId="4C0310FE" w14:textId="77777777" w:rsidR="00CF1D96" w:rsidRDefault="00CF1D96" w:rsidP="00B057CE">
      <w:pPr>
        <w:pStyle w:val="Bibliography"/>
      </w:pPr>
    </w:p>
    <w:p w14:paraId="6FD0D62F" w14:textId="77777777" w:rsidR="00CF1D96" w:rsidRDefault="00CF1D96" w:rsidP="00B057CE">
      <w:pPr>
        <w:pStyle w:val="Bibliography"/>
      </w:pPr>
    </w:p>
    <w:p w14:paraId="0A8DA1DC" w14:textId="77777777" w:rsidR="00CF1D96" w:rsidRDefault="00CF1D96" w:rsidP="00B057CE">
      <w:pPr>
        <w:pStyle w:val="Bibliography"/>
      </w:pPr>
    </w:p>
    <w:p w14:paraId="3925CE3D" w14:textId="77777777" w:rsidR="00CF1D96" w:rsidRDefault="00CF1D96" w:rsidP="00B057CE">
      <w:pPr>
        <w:pStyle w:val="Bibliography"/>
      </w:pPr>
    </w:p>
    <w:p w14:paraId="18B89240" w14:textId="77777777" w:rsidR="00CF1D96" w:rsidRDefault="00CF1D96" w:rsidP="00B057CE">
      <w:pPr>
        <w:pStyle w:val="Bibliography"/>
      </w:pPr>
    </w:p>
    <w:p w14:paraId="1233C7F4" w14:textId="3CCD4122" w:rsidR="00893F66" w:rsidRPr="00893F66" w:rsidRDefault="00B057CE" w:rsidP="00893F66">
      <w:pPr>
        <w:pStyle w:val="Bibliography"/>
        <w:rPr>
          <w:rFonts w:ascii="Calibri" w:hAnsi="Calibri" w:cs="Calibri"/>
        </w:rPr>
      </w:pPr>
      <w:r>
        <w:lastRenderedPageBreak/>
        <w:fldChar w:fldCharType="begin"/>
      </w:r>
      <w:r w:rsidR="00893F66">
        <w:instrText xml:space="preserve"> ADDIN ZOTERO_BIBL {"uncited":[],"omitted":[],"custom":[]} CSL_BIBLIOGRAPHY </w:instrText>
      </w:r>
      <w:r>
        <w:fldChar w:fldCharType="separate"/>
      </w:r>
      <w:r w:rsidR="00893F66">
        <w:rPr>
          <w:rFonts w:ascii="Calibri" w:hAnsi="Calibri" w:cs="Calibri"/>
        </w:rPr>
        <w:t>C</w:t>
      </w:r>
      <w:r w:rsidR="00893F66" w:rsidRPr="00893F66">
        <w:rPr>
          <w:rFonts w:ascii="Calibri" w:hAnsi="Calibri" w:cs="Calibri"/>
        </w:rPr>
        <w:t xml:space="preserve">assidy (2013) </w:t>
      </w:r>
      <w:r w:rsidR="00893F66" w:rsidRPr="00893F66">
        <w:rPr>
          <w:rFonts w:ascii="Calibri" w:hAnsi="Calibri" w:cs="Calibri"/>
          <w:i/>
          <w:iCs/>
        </w:rPr>
        <w:t>Discover how to use this guide on when to teach what for your toddler.</w:t>
      </w:r>
      <w:r w:rsidR="00893F66" w:rsidRPr="00893F66">
        <w:rPr>
          <w:rFonts w:ascii="Calibri" w:hAnsi="Calibri" w:cs="Calibri"/>
        </w:rPr>
        <w:t xml:space="preserve">, </w:t>
      </w:r>
      <w:r w:rsidR="00893F66" w:rsidRPr="00893F66">
        <w:rPr>
          <w:rFonts w:ascii="Calibri" w:hAnsi="Calibri" w:cs="Calibri"/>
          <w:i/>
          <w:iCs/>
        </w:rPr>
        <w:t>Teach My Toddlers</w:t>
      </w:r>
      <w:r w:rsidR="00893F66" w:rsidRPr="00893F66">
        <w:rPr>
          <w:rFonts w:ascii="Calibri" w:hAnsi="Calibri" w:cs="Calibri"/>
        </w:rPr>
        <w:t>. Available at: https://teachmytoddlers.com/when-to-teach-what-a-guide-for-teaching-your-toddler-colors-shapes-letters-and-more/ (Accessed: 12 March 2021).</w:t>
      </w:r>
    </w:p>
    <w:p w14:paraId="678A98DB" w14:textId="0667453C" w:rsidR="00893F66" w:rsidRPr="00893F66" w:rsidRDefault="00893F66" w:rsidP="00893F66">
      <w:pPr>
        <w:pStyle w:val="Bibliography"/>
        <w:rPr>
          <w:rFonts w:ascii="Calibri" w:hAnsi="Calibri" w:cs="Calibri"/>
        </w:rPr>
      </w:pPr>
      <w:r>
        <w:rPr>
          <w:rFonts w:ascii="Calibri" w:hAnsi="Calibri" w:cs="Calibri"/>
        </w:rPr>
        <w:t>McGovern</w:t>
      </w:r>
      <w:r w:rsidRPr="00893F66">
        <w:rPr>
          <w:rFonts w:ascii="Calibri" w:hAnsi="Calibri" w:cs="Calibri"/>
        </w:rPr>
        <w:t xml:space="preserve"> (</w:t>
      </w:r>
      <w:r>
        <w:rPr>
          <w:rFonts w:ascii="Calibri" w:hAnsi="Calibri" w:cs="Calibri"/>
        </w:rPr>
        <w:t>No Date</w:t>
      </w:r>
      <w:r w:rsidRPr="00893F66">
        <w:rPr>
          <w:rFonts w:ascii="Calibri" w:hAnsi="Calibri" w:cs="Calibri"/>
        </w:rPr>
        <w:t>)</w:t>
      </w:r>
      <w:r>
        <w:rPr>
          <w:rFonts w:ascii="Calibri" w:hAnsi="Calibri" w:cs="Calibri"/>
        </w:rPr>
        <w:t xml:space="preserve"> </w:t>
      </w:r>
      <w:r w:rsidRPr="00893F66">
        <w:rPr>
          <w:rFonts w:ascii="Calibri" w:hAnsi="Calibri" w:cs="Calibri"/>
          <w:i/>
          <w:iCs/>
        </w:rPr>
        <w:t>How to Encourage Fine Motor Skill Development</w:t>
      </w:r>
      <w:r w:rsidRPr="00893F66">
        <w:rPr>
          <w:rFonts w:ascii="Calibri" w:hAnsi="Calibri" w:cs="Calibri"/>
        </w:rPr>
        <w:t xml:space="preserve"> (no date) </w:t>
      </w:r>
      <w:r w:rsidRPr="00893F66">
        <w:rPr>
          <w:rFonts w:ascii="Calibri" w:hAnsi="Calibri" w:cs="Calibri"/>
          <w:i/>
          <w:iCs/>
        </w:rPr>
        <w:t>Parents</w:t>
      </w:r>
      <w:r w:rsidRPr="00893F66">
        <w:rPr>
          <w:rFonts w:ascii="Calibri" w:hAnsi="Calibri" w:cs="Calibri"/>
        </w:rPr>
        <w:t>. Available at: https://www.parents.com/baby/development/physical/encouraging-fine-motor-skill-development/ (Accessed: 1</w:t>
      </w:r>
      <w:r>
        <w:rPr>
          <w:rFonts w:ascii="Calibri" w:hAnsi="Calibri" w:cs="Calibri"/>
        </w:rPr>
        <w:t>3</w:t>
      </w:r>
      <w:r w:rsidRPr="00893F66">
        <w:rPr>
          <w:rFonts w:ascii="Calibri" w:hAnsi="Calibri" w:cs="Calibri"/>
        </w:rPr>
        <w:t xml:space="preserve"> March 2021).</w:t>
      </w:r>
    </w:p>
    <w:p w14:paraId="4B16F2C2" w14:textId="77777777" w:rsidR="00893F66" w:rsidRPr="00893F66" w:rsidRDefault="00893F66" w:rsidP="00893F66">
      <w:pPr>
        <w:pStyle w:val="Bibliography"/>
        <w:rPr>
          <w:rFonts w:ascii="Calibri" w:hAnsi="Calibri" w:cs="Calibri"/>
        </w:rPr>
      </w:pPr>
      <w:r w:rsidRPr="00893F66">
        <w:rPr>
          <w:rFonts w:ascii="Calibri" w:hAnsi="Calibri" w:cs="Calibri"/>
        </w:rPr>
        <w:t xml:space="preserve">Jabbar, W. A. </w:t>
      </w:r>
      <w:r w:rsidRPr="00893F66">
        <w:rPr>
          <w:rFonts w:ascii="Calibri" w:hAnsi="Calibri" w:cs="Calibri"/>
          <w:i/>
          <w:iCs/>
        </w:rPr>
        <w:t>et al.</w:t>
      </w:r>
      <w:r w:rsidRPr="00893F66">
        <w:rPr>
          <w:rFonts w:ascii="Calibri" w:hAnsi="Calibri" w:cs="Calibri"/>
        </w:rPr>
        <w:t xml:space="preserve"> (2019) ‘IoT-BBMS: Internet of Things-Based Baby Monitoring System for Smart Cradle’, </w:t>
      </w:r>
      <w:r w:rsidRPr="00893F66">
        <w:rPr>
          <w:rFonts w:ascii="Calibri" w:hAnsi="Calibri" w:cs="Calibri"/>
          <w:i/>
          <w:iCs/>
        </w:rPr>
        <w:t>IEEE Access</w:t>
      </w:r>
      <w:r w:rsidRPr="00893F66">
        <w:rPr>
          <w:rFonts w:ascii="Calibri" w:hAnsi="Calibri" w:cs="Calibri"/>
        </w:rPr>
        <w:t xml:space="preserve">, 7, pp. 93791–93805. </w:t>
      </w:r>
      <w:proofErr w:type="spellStart"/>
      <w:r w:rsidRPr="00893F66">
        <w:rPr>
          <w:rFonts w:ascii="Calibri" w:hAnsi="Calibri" w:cs="Calibri"/>
        </w:rPr>
        <w:t>doi</w:t>
      </w:r>
      <w:proofErr w:type="spellEnd"/>
      <w:r w:rsidRPr="00893F66">
        <w:rPr>
          <w:rFonts w:ascii="Calibri" w:hAnsi="Calibri" w:cs="Calibri"/>
        </w:rPr>
        <w:t>: 10.1109/ACCESS.2019.2928481.</w:t>
      </w:r>
    </w:p>
    <w:p w14:paraId="4A6BD737" w14:textId="77777777" w:rsidR="00893F66" w:rsidRPr="00893F66" w:rsidRDefault="00893F66" w:rsidP="00893F66">
      <w:pPr>
        <w:pStyle w:val="Bibliography"/>
        <w:rPr>
          <w:rFonts w:ascii="Calibri" w:hAnsi="Calibri" w:cs="Calibri"/>
        </w:rPr>
      </w:pPr>
      <w:r w:rsidRPr="00893F66">
        <w:rPr>
          <w:rFonts w:ascii="Calibri" w:hAnsi="Calibri" w:cs="Calibri"/>
        </w:rPr>
        <w:t xml:space="preserve">Ramesh, S. </w:t>
      </w:r>
      <w:r w:rsidRPr="00893F66">
        <w:rPr>
          <w:rFonts w:ascii="Calibri" w:hAnsi="Calibri" w:cs="Calibri"/>
          <w:i/>
          <w:iCs/>
        </w:rPr>
        <w:t>et al.</w:t>
      </w:r>
      <w:r w:rsidRPr="00893F66">
        <w:rPr>
          <w:rFonts w:ascii="Calibri" w:hAnsi="Calibri" w:cs="Calibri"/>
        </w:rPr>
        <w:t xml:space="preserve"> (2019) ‘A Smart Baby Cradle’, </w:t>
      </w:r>
      <w:r w:rsidRPr="00893F66">
        <w:rPr>
          <w:rFonts w:ascii="Calibri" w:hAnsi="Calibri" w:cs="Calibri"/>
          <w:i/>
          <w:iCs/>
        </w:rPr>
        <w:t>Global Journal of Computer Science and Technology</w:t>
      </w:r>
      <w:r w:rsidRPr="00893F66">
        <w:rPr>
          <w:rFonts w:ascii="Calibri" w:hAnsi="Calibri" w:cs="Calibri"/>
        </w:rPr>
        <w:t>. Available at: https://computerresearch.org/index.php/computer/article/view/1815 (Accessed: 14 March 2021).</w:t>
      </w:r>
    </w:p>
    <w:p w14:paraId="262C318C" w14:textId="77777777" w:rsidR="00893F66" w:rsidRPr="00893F66" w:rsidRDefault="00893F66" w:rsidP="00893F66">
      <w:pPr>
        <w:pStyle w:val="Bibliography"/>
        <w:rPr>
          <w:rFonts w:ascii="Calibri" w:hAnsi="Calibri" w:cs="Calibri"/>
        </w:rPr>
      </w:pPr>
      <w:r w:rsidRPr="00893F66">
        <w:rPr>
          <w:rFonts w:ascii="Calibri" w:hAnsi="Calibri" w:cs="Calibri"/>
          <w:i/>
          <w:iCs/>
        </w:rPr>
        <w:t>Will Crib Toys Ruin Your Baby’s Sleep? - The Baby Sleep Site®</w:t>
      </w:r>
      <w:r w:rsidRPr="00893F66">
        <w:rPr>
          <w:rFonts w:ascii="Calibri" w:hAnsi="Calibri" w:cs="Calibri"/>
        </w:rPr>
        <w:t xml:space="preserve"> (2014) </w:t>
      </w:r>
      <w:r w:rsidRPr="00893F66">
        <w:rPr>
          <w:rFonts w:ascii="Calibri" w:hAnsi="Calibri" w:cs="Calibri"/>
          <w:i/>
          <w:iCs/>
        </w:rPr>
        <w:t>The Baby Sleep Site - Baby / Toddler Sleep Consultants</w:t>
      </w:r>
      <w:r w:rsidRPr="00893F66">
        <w:rPr>
          <w:rFonts w:ascii="Calibri" w:hAnsi="Calibri" w:cs="Calibri"/>
        </w:rPr>
        <w:t>. Available at: https://www.babysleepsite.com/baby-sleep-patterns/baby-sleep-crib-toys/ (Accessed: 13 March 2021).</w:t>
      </w:r>
    </w:p>
    <w:p w14:paraId="0934A33B" w14:textId="220E759E" w:rsidR="00B057CE" w:rsidRDefault="00B057CE" w:rsidP="00ED038F">
      <w:r>
        <w:fldChar w:fldCharType="end"/>
      </w:r>
    </w:p>
    <w:sectPr w:rsidR="00B057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79A7E13"/>
    <w:multiLevelType w:val="hybridMultilevel"/>
    <w:tmpl w:val="F43C5F94"/>
    <w:lvl w:ilvl="0" w:tplc="3F90FE00">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5916764A"/>
    <w:multiLevelType w:val="hybridMultilevel"/>
    <w:tmpl w:val="A41A1C90"/>
    <w:lvl w:ilvl="0" w:tplc="C7AA682A">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50728B"/>
    <w:multiLevelType w:val="hybridMultilevel"/>
    <w:tmpl w:val="62CEDC72"/>
    <w:lvl w:ilvl="0" w:tplc="19DA26A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38F"/>
    <w:rsid w:val="00142F8B"/>
    <w:rsid w:val="002274B6"/>
    <w:rsid w:val="002B205D"/>
    <w:rsid w:val="002C4D15"/>
    <w:rsid w:val="002E38DC"/>
    <w:rsid w:val="00305F50"/>
    <w:rsid w:val="00313A92"/>
    <w:rsid w:val="0035466C"/>
    <w:rsid w:val="00355441"/>
    <w:rsid w:val="00357AB6"/>
    <w:rsid w:val="003A1682"/>
    <w:rsid w:val="00455770"/>
    <w:rsid w:val="004635A7"/>
    <w:rsid w:val="00476C43"/>
    <w:rsid w:val="004E3F3A"/>
    <w:rsid w:val="005866C9"/>
    <w:rsid w:val="005D664A"/>
    <w:rsid w:val="005E2422"/>
    <w:rsid w:val="006A46F6"/>
    <w:rsid w:val="006D0108"/>
    <w:rsid w:val="006D0FE6"/>
    <w:rsid w:val="00893F66"/>
    <w:rsid w:val="008B2291"/>
    <w:rsid w:val="008C5452"/>
    <w:rsid w:val="00973C3E"/>
    <w:rsid w:val="009A6735"/>
    <w:rsid w:val="009B400A"/>
    <w:rsid w:val="009E1A01"/>
    <w:rsid w:val="009F797C"/>
    <w:rsid w:val="00A12C33"/>
    <w:rsid w:val="00A56C46"/>
    <w:rsid w:val="00AD6D5D"/>
    <w:rsid w:val="00B057CE"/>
    <w:rsid w:val="00B53747"/>
    <w:rsid w:val="00B635B0"/>
    <w:rsid w:val="00C5059E"/>
    <w:rsid w:val="00C716E7"/>
    <w:rsid w:val="00C8480F"/>
    <w:rsid w:val="00CC62CF"/>
    <w:rsid w:val="00CF1D96"/>
    <w:rsid w:val="00D16243"/>
    <w:rsid w:val="00D60835"/>
    <w:rsid w:val="00E66F61"/>
    <w:rsid w:val="00E90015"/>
    <w:rsid w:val="00ED038F"/>
    <w:rsid w:val="00F1732F"/>
    <w:rsid w:val="00F37D2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4BF07"/>
  <w15:chartTrackingRefBased/>
  <w15:docId w15:val="{644E0098-793A-44FB-BACA-FC4380AB3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5F50"/>
    <w:pPr>
      <w:ind w:left="720"/>
      <w:contextualSpacing/>
    </w:pPr>
  </w:style>
  <w:style w:type="paragraph" w:styleId="Bibliography">
    <w:name w:val="Bibliography"/>
    <w:basedOn w:val="Normal"/>
    <w:next w:val="Normal"/>
    <w:uiPriority w:val="37"/>
    <w:unhideWhenUsed/>
    <w:rsid w:val="00B057CE"/>
    <w:pPr>
      <w:spacing w:after="240" w:line="240" w:lineRule="auto"/>
    </w:pPr>
  </w:style>
  <w:style w:type="character" w:customStyle="1" w:styleId="normaltextrun">
    <w:name w:val="normaltextrun"/>
    <w:basedOn w:val="DefaultParagraphFont"/>
    <w:rsid w:val="00893F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23</TotalTime>
  <Pages>5</Pages>
  <Words>2267</Words>
  <Characters>12923</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s Gilmartin</dc:creator>
  <cp:keywords/>
  <dc:description/>
  <cp:lastModifiedBy>Rhys Gilmartin</cp:lastModifiedBy>
  <cp:revision>11</cp:revision>
  <dcterms:created xsi:type="dcterms:W3CDTF">2021-03-12T22:46:00Z</dcterms:created>
  <dcterms:modified xsi:type="dcterms:W3CDTF">2021-03-16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8m0O9N6"/&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